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60454C" w14:textId="22CF6723" w:rsidR="00E54CFA" w:rsidRDefault="00C46B49">
      <w:pPr>
        <w:rPr>
          <w:b/>
          <w:bCs/>
        </w:rPr>
      </w:pPr>
      <w:r w:rsidRPr="00C46B49">
        <w:rPr>
          <w:b/>
          <w:bCs/>
        </w:rPr>
        <w:t>PathX-CNN Architecture</w:t>
      </w:r>
    </w:p>
    <w:p w14:paraId="6BA0C1D8" w14:textId="46A56E2B" w:rsidR="00C46B49" w:rsidRDefault="00C46B49">
      <w:r w:rsidRPr="00C46B49">
        <w:rPr>
          <w:noProof/>
        </w:rPr>
        <w:drawing>
          <wp:inline distT="0" distB="0" distL="0" distR="0" wp14:anchorId="538033AC" wp14:editId="2756C6EE">
            <wp:extent cx="5943600" cy="2050415"/>
            <wp:effectExtent l="19050" t="19050" r="19050" b="26035"/>
            <wp:docPr id="5" name="Picture 4" descr="A bar graph with different colored squares&#10;&#10;Description automatically generated with medium confidence">
              <a:extLst xmlns:a="http://schemas.openxmlformats.org/drawingml/2006/main">
                <a:ext uri="{FF2B5EF4-FFF2-40B4-BE49-F238E27FC236}">
                  <a16:creationId xmlns:a16="http://schemas.microsoft.com/office/drawing/2014/main" id="{970E8BD3-A833-3398-7BB7-68D708FA83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bar graph with different colored squares&#10;&#10;Description automatically generated with medium confidence">
                      <a:extLst>
                        <a:ext uri="{FF2B5EF4-FFF2-40B4-BE49-F238E27FC236}">
                          <a16:creationId xmlns:a16="http://schemas.microsoft.com/office/drawing/2014/main" id="{970E8BD3-A833-3398-7BB7-68D708FA8348}"/>
                        </a:ext>
                      </a:extLst>
                    </pic:cNvPr>
                    <pic:cNvPicPr>
                      <a:picLocks noChangeAspect="1"/>
                    </pic:cNvPicPr>
                  </pic:nvPicPr>
                  <pic:blipFill>
                    <a:blip r:embed="rId5"/>
                    <a:stretch>
                      <a:fillRect/>
                    </a:stretch>
                  </pic:blipFill>
                  <pic:spPr>
                    <a:xfrm>
                      <a:off x="0" y="0"/>
                      <a:ext cx="5943600" cy="2050415"/>
                    </a:xfrm>
                    <a:prstGeom prst="rect">
                      <a:avLst/>
                    </a:prstGeom>
                    <a:noFill/>
                    <a:ln w="19050">
                      <a:solidFill>
                        <a:schemeClr val="tx1"/>
                      </a:solidFill>
                    </a:ln>
                  </pic:spPr>
                </pic:pic>
              </a:graphicData>
            </a:graphic>
          </wp:inline>
        </w:drawing>
      </w:r>
    </w:p>
    <w:p w14:paraId="717164A3" w14:textId="27C6B102" w:rsidR="00C46B49" w:rsidRDefault="00C470DF">
      <w:r>
        <w:t>Figure S1. CNN architecture used in PathX-CNN.</w:t>
      </w:r>
    </w:p>
    <w:p w14:paraId="2CD1364A" w14:textId="0D64C4DD" w:rsidR="00C46B49" w:rsidRDefault="00C470DF" w:rsidP="00C46B49">
      <w:pPr>
        <w:ind w:left="-540"/>
        <w:rPr>
          <w:b/>
          <w:bCs/>
        </w:rPr>
      </w:pPr>
      <w:r>
        <w:rPr>
          <w:b/>
          <w:bCs/>
        </w:rPr>
        <w:t xml:space="preserve">Table S1. </w:t>
      </w:r>
      <w:r w:rsidR="00C46B49" w:rsidRPr="00C46B49">
        <w:rPr>
          <w:b/>
          <w:bCs/>
        </w:rPr>
        <w:t>Hyperparameter tuning using Bayesian Optimization</w:t>
      </w:r>
      <w:r w:rsidR="00C46B49">
        <w:rPr>
          <w:b/>
          <w:bCs/>
        </w:rPr>
        <w:t xml:space="preserve"> </w:t>
      </w:r>
    </w:p>
    <w:tbl>
      <w:tblPr>
        <w:tblW w:w="10651" w:type="dxa"/>
        <w:tblInd w:w="-502" w:type="dxa"/>
        <w:tblCellMar>
          <w:left w:w="0" w:type="dxa"/>
          <w:right w:w="0" w:type="dxa"/>
        </w:tblCellMar>
        <w:tblLook w:val="0420" w:firstRow="1" w:lastRow="0" w:firstColumn="0" w:lastColumn="0" w:noHBand="0" w:noVBand="1"/>
      </w:tblPr>
      <w:tblGrid>
        <w:gridCol w:w="786"/>
        <w:gridCol w:w="701"/>
        <w:gridCol w:w="701"/>
        <w:gridCol w:w="701"/>
        <w:gridCol w:w="701"/>
        <w:gridCol w:w="854"/>
        <w:gridCol w:w="749"/>
        <w:gridCol w:w="911"/>
        <w:gridCol w:w="854"/>
        <w:gridCol w:w="922"/>
        <w:gridCol w:w="1346"/>
        <w:gridCol w:w="1425"/>
      </w:tblGrid>
      <w:tr w:rsidR="005D278B" w:rsidRPr="006935C3" w14:paraId="1238590F" w14:textId="77777777" w:rsidTr="00C46B49">
        <w:trPr>
          <w:trHeight w:val="403"/>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3AA5A43" w14:textId="77777777" w:rsidR="00C46B49" w:rsidRPr="00B61117" w:rsidRDefault="00C46B49" w:rsidP="003962F9">
            <w:pPr>
              <w:spacing w:after="0" w:line="240" w:lineRule="auto"/>
              <w:jc w:val="center"/>
              <w:rPr>
                <w:rFonts w:ascii="Times New Roman" w:eastAsia="Times New Roman" w:hAnsi="Times New Roman" w:cs="Times New Roman"/>
                <w:b/>
                <w:bCs/>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HP</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9557776" w14:textId="0F66962D"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1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ED4A969"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2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F73D5D1"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3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9DEA75C"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Block4 filters</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DC77EF6"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ropout 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95E9E07"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ense Uni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DE1335B"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ense activ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37C0878"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ropout 2</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85DB856"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Optimizer</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E75A5CA" w14:textId="2499731B"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L</w:t>
            </w:r>
            <w:r w:rsidR="00C470DF">
              <w:rPr>
                <w:rFonts w:ascii="Times New Roman" w:eastAsia="Times New Roman" w:hAnsi="Times New Roman" w:cs="Times New Roman"/>
                <w:b/>
                <w:bCs/>
                <w:color w:val="000000" w:themeColor="text1"/>
                <w:kern w:val="24"/>
                <w:sz w:val="14"/>
                <w:szCs w:val="14"/>
                <w14:ligatures w14:val="none"/>
              </w:rPr>
              <w:t xml:space="preserve">earning </w:t>
            </w:r>
            <w:r w:rsidRPr="00B61117">
              <w:rPr>
                <w:rFonts w:ascii="Times New Roman" w:eastAsia="Times New Roman" w:hAnsi="Times New Roman" w:cs="Times New Roman"/>
                <w:b/>
                <w:bCs/>
                <w:color w:val="000000" w:themeColor="text1"/>
                <w:kern w:val="24"/>
                <w:sz w:val="14"/>
                <w:szCs w:val="14"/>
                <w14:ligatures w14:val="none"/>
              </w:rPr>
              <w:t>R</w:t>
            </w:r>
            <w:r w:rsidR="00C470DF">
              <w:rPr>
                <w:rFonts w:ascii="Times New Roman" w:eastAsia="Times New Roman" w:hAnsi="Times New Roman" w:cs="Times New Roman"/>
                <w:b/>
                <w:bCs/>
                <w:color w:val="000000" w:themeColor="text1"/>
                <w:kern w:val="24"/>
                <w:sz w:val="14"/>
                <w:szCs w:val="14"/>
                <w14:ligatures w14:val="none"/>
              </w:rPr>
              <w:t>ate</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2661B76"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Decay</w:t>
            </w:r>
          </w:p>
        </w:tc>
      </w:tr>
      <w:tr w:rsidR="005D278B" w:rsidRPr="006935C3" w14:paraId="117E9D09" w14:textId="77777777" w:rsidTr="00C46B49">
        <w:trPr>
          <w:trHeight w:val="706"/>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6BD4A1A" w14:textId="77777777" w:rsidR="00C46B49" w:rsidRPr="00B61117" w:rsidRDefault="00C46B49" w:rsidP="003962F9">
            <w:pPr>
              <w:spacing w:after="0" w:line="240" w:lineRule="auto"/>
              <w:jc w:val="center"/>
              <w:rPr>
                <w:rFonts w:ascii="Times New Roman" w:eastAsia="Times New Roman" w:hAnsi="Times New Roman" w:cs="Times New Roman"/>
                <w:b/>
                <w:bCs/>
                <w:kern w:val="0"/>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Ranges</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D07D04"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16, 32, 64, 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758FDC9"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32, 64, 128, 25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0CE142"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64, 128, 256, 51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52A87A1"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128, 256, 512, 102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BA1FFA3"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 0.0, Max: 0.5 step=0.0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0D8C304"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 32 Max: 1024 step=3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6BE5022"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relu", "tanh", "sigmoi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E1526D4"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 0.0, Max: 0.5 step=0.05</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C7F843C"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adam', 'rmsprop', 'sgd', 'adamw', 'adadelta'</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300B6F5" w14:textId="77777777" w:rsidR="00C46B49" w:rsidRPr="00B61117" w:rsidRDefault="00C46B49" w:rsidP="003962F9">
            <w:pPr>
              <w:spacing w:after="0" w:line="240" w:lineRule="auto"/>
              <w:jc w:val="center"/>
              <w:rPr>
                <w:rFonts w:ascii="Times New Roman" w:eastAsia="Times New Roman" w:hAnsi="Times New Roman" w:cs="Times New Roman"/>
                <w:kern w:val="0"/>
                <w:sz w:val="14"/>
                <w:szCs w:val="14"/>
                <w:lang w:val="de-DE"/>
                <w14:ligatures w14:val="none"/>
              </w:rPr>
            </w:pPr>
            <w:r w:rsidRPr="00B61117">
              <w:rPr>
                <w:rFonts w:ascii="Times New Roman" w:eastAsia="Times New Roman" w:hAnsi="Times New Roman" w:cs="Times New Roman"/>
                <w:b/>
                <w:bCs/>
                <w:color w:val="000000" w:themeColor="text1"/>
                <w:kern w:val="24"/>
                <w:sz w:val="14"/>
                <w:szCs w:val="14"/>
                <w14:ligatures w14:val="none"/>
              </w:rPr>
              <w:t xml:space="preserve"> </w:t>
            </w:r>
            <w:r w:rsidRPr="00B61117">
              <w:rPr>
                <w:rFonts w:ascii="Times New Roman" w:eastAsia="Times New Roman" w:hAnsi="Times New Roman" w:cs="Times New Roman"/>
                <w:b/>
                <w:bCs/>
                <w:color w:val="000000" w:themeColor="text1"/>
                <w:kern w:val="24"/>
                <w:sz w:val="14"/>
                <w:szCs w:val="14"/>
                <w:lang w:val="de-DE"/>
                <w14:ligatures w14:val="none"/>
              </w:rPr>
              <w:t>min:</w:t>
            </w:r>
            <w:r w:rsidRPr="00B61117">
              <w:rPr>
                <w:rFonts w:ascii="Times New Roman" w:eastAsia="Times New Roman" w:hAnsi="Times New Roman" w:cs="Times New Roman"/>
                <w:b/>
                <w:bCs/>
                <w:color w:val="000000" w:themeColor="text1"/>
                <w:kern w:val="24"/>
                <w:sz w:val="14"/>
                <w:szCs w:val="14"/>
                <w:lang w:val="de-DE"/>
                <w14:ligatures w14:val="none"/>
              </w:rPr>
              <w:br/>
              <w:t>1e-4 max:</w:t>
            </w:r>
            <w:r w:rsidRPr="00B61117">
              <w:rPr>
                <w:rFonts w:ascii="Times New Roman" w:eastAsia="Times New Roman" w:hAnsi="Times New Roman" w:cs="Times New Roman"/>
                <w:b/>
                <w:bCs/>
                <w:color w:val="000000" w:themeColor="text1"/>
                <w:kern w:val="24"/>
                <w:sz w:val="14"/>
                <w:szCs w:val="14"/>
                <w:lang w:val="de-DE"/>
                <w14:ligatures w14:val="none"/>
              </w:rPr>
              <w:br/>
              <w:t>1e-2 sampling:"LOG"</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178CF84" w14:textId="77777777" w:rsidR="00451714" w:rsidRDefault="00C46B49" w:rsidP="003962F9">
            <w:pPr>
              <w:spacing w:after="0" w:line="240" w:lineRule="auto"/>
              <w:jc w:val="center"/>
              <w:rPr>
                <w:rFonts w:ascii="Times New Roman" w:eastAsia="Times New Roman" w:hAnsi="Times New Roman" w:cs="Times New Roman"/>
                <w:b/>
                <w:bCs/>
                <w:color w:val="000000" w:themeColor="text1"/>
                <w:kern w:val="24"/>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min:0.001 max:0.1</w:t>
            </w:r>
          </w:p>
          <w:p w14:paraId="1D77A195" w14:textId="2F2B76C9" w:rsidR="00C46B49" w:rsidRPr="00B61117" w:rsidRDefault="00C46B49" w:rsidP="003962F9">
            <w:pPr>
              <w:spacing w:after="0" w:line="240" w:lineRule="auto"/>
              <w:jc w:val="center"/>
              <w:rPr>
                <w:rFonts w:ascii="Times New Roman" w:eastAsia="Times New Roman" w:hAnsi="Times New Roman" w:cs="Times New Roman"/>
                <w:kern w:val="0"/>
                <w:sz w:val="14"/>
                <w:szCs w:val="14"/>
                <w14:ligatures w14:val="none"/>
              </w:rPr>
            </w:pPr>
            <w:r w:rsidRPr="00B61117">
              <w:rPr>
                <w:rFonts w:ascii="Times New Roman" w:eastAsia="Times New Roman" w:hAnsi="Times New Roman" w:cs="Times New Roman"/>
                <w:b/>
                <w:bCs/>
                <w:color w:val="000000" w:themeColor="text1"/>
                <w:kern w:val="24"/>
                <w:sz w:val="14"/>
                <w:szCs w:val="14"/>
                <w14:ligatures w14:val="none"/>
              </w:rPr>
              <w:t>sampling:"LOG"</w:t>
            </w:r>
          </w:p>
        </w:tc>
      </w:tr>
      <w:tr w:rsidR="005D278B" w:rsidRPr="006935C3" w14:paraId="2B70450C"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15B15D2" w14:textId="0CB6EB46" w:rsidR="00C46B49" w:rsidRPr="00B61117" w:rsidRDefault="00C46B49" w:rsidP="003962F9">
            <w:pPr>
              <w:spacing w:after="0" w:line="240" w:lineRule="auto"/>
              <w:jc w:val="center"/>
              <w:rPr>
                <w:rFonts w:ascii="Times New Roman" w:eastAsia="Times New Roman" w:hAnsi="Times New Roman" w:cs="Times New Roman"/>
                <w:b/>
                <w:bCs/>
                <w:kern w:val="0"/>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1</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E60F1ED" w14:textId="41E78CC9"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82E0CBB" w14:textId="01387CC9"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9AB3089" w14:textId="55E403D1"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771C001" w14:textId="1B520EFB"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1DF9DBC" w14:textId="0C6B097A" w:rsidR="00C46B49" w:rsidRPr="00B61117" w:rsidRDefault="00345916" w:rsidP="005D278B">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AB3180E" w14:textId="2BCBF39A"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7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3AE9400" w14:textId="0E8FB407"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B707F58" w14:textId="39FA2525"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0</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5D2276A" w14:textId="78965863" w:rsidR="00C46B49" w:rsidRPr="00B61117" w:rsidRDefault="00345916" w:rsidP="003962F9">
            <w:pPr>
              <w:spacing w:after="0" w:line="240" w:lineRule="auto"/>
              <w:jc w:val="center"/>
              <w:rPr>
                <w:rFonts w:ascii="Times New Roman" w:eastAsia="Times New Roman" w:hAnsi="Times New Roman" w:cs="Times New Roman"/>
                <w:b/>
                <w:bCs/>
                <w:kern w:val="0"/>
                <w:sz w:val="18"/>
                <w:szCs w:val="18"/>
                <w14:ligatures w14:val="none"/>
              </w:rPr>
            </w:pPr>
            <w:r w:rsidRPr="00B61117">
              <w:rPr>
                <w:rFonts w:ascii="Times New Roman" w:eastAsia="Times New Roman" w:hAnsi="Times New Roman" w:cs="Times New Roman"/>
                <w:b/>
                <w:bCs/>
                <w:kern w:val="0"/>
                <w:sz w:val="18"/>
                <w:szCs w:val="18"/>
                <w14:ligatures w14:val="none"/>
              </w:rPr>
              <w:t>adam</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A3EDC2F" w14:textId="4E70DCAF" w:rsidR="00C46B49" w:rsidRPr="00B61117" w:rsidRDefault="00345916" w:rsidP="00345916">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0003069</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91C647" w14:textId="61709AA6" w:rsidR="00C46B49" w:rsidRPr="00B61117" w:rsidRDefault="00345916" w:rsidP="00345916">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0905127</w:t>
            </w:r>
          </w:p>
        </w:tc>
      </w:tr>
      <w:tr w:rsidR="00B61117" w:rsidRPr="006935C3" w14:paraId="7066CF2E"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C34C02" w14:textId="65523312" w:rsidR="00C46B49" w:rsidRPr="00B61117" w:rsidRDefault="00C46B49" w:rsidP="003962F9">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2</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747B48F" w14:textId="42FEA555"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4E67E88" w14:textId="377C3FF5"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991042C" w14:textId="21770FF9"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B59BA84" w14:textId="0EA3BAB0"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C552C13" w14:textId="3C2C5516"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A88B1BD" w14:textId="3737D2BB"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5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9177B85" w14:textId="172B818F"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EA91AF" w14:textId="6868735C"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5E39D80" w14:textId="23F1E88D" w:rsidR="00C46B49" w:rsidRPr="00B61117" w:rsidRDefault="005D278B" w:rsidP="003962F9">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adam</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81DF073" w14:textId="30C865C6" w:rsidR="00C46B49"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013317</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F9E210C" w14:textId="11CF4868" w:rsidR="00C46B49"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19706</w:t>
            </w:r>
          </w:p>
        </w:tc>
      </w:tr>
      <w:tr w:rsidR="00B61117" w:rsidRPr="006935C3" w14:paraId="562E32F0"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64C9B5C" w14:textId="0B2725FB"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3</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F0E1DA" w14:textId="12FBED4E"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B154256" w14:textId="65CB9011"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99EA46D" w14:textId="4D62C7FF"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616B281" w14:textId="619F6A16"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FCACE95" w14:textId="3BB5AFC6"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2643486" w14:textId="44251A5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5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93FBF09" w14:textId="5E706C85"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D90AB9E" w14:textId="2152F22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2147CE0" w14:textId="0620B0E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adam</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7078B38" w14:textId="2F2FC651"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013317</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774C81F" w14:textId="56D7EBF0"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19706</w:t>
            </w:r>
          </w:p>
        </w:tc>
      </w:tr>
      <w:tr w:rsidR="00B61117" w:rsidRPr="006935C3" w14:paraId="7B2A160F"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524D76" w14:textId="361E104B"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4</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3726E3A" w14:textId="67D4090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7FB700D" w14:textId="4C6B55C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406796B" w14:textId="4CC71713"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76CB76A" w14:textId="0CCD14F0"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0C54A88" w14:textId="32A8F74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BC901E6" w14:textId="1723528F"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59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95A9AC3" w14:textId="412303C7"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3F017C1" w14:textId="7754BC3C"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0.6</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CCBE7EF" w14:textId="08C64CED"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color w:val="000000" w:themeColor="text1"/>
                <w:kern w:val="24"/>
                <w:sz w:val="18"/>
                <w:szCs w:val="18"/>
                <w14:ligatures w14:val="none"/>
              </w:rPr>
              <w:t>adam</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58D84BB" w14:textId="3A81CEC7"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013317</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29C9A8" w14:textId="20E6885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5D278B">
              <w:rPr>
                <w:rFonts w:ascii="Times New Roman" w:eastAsia="Times New Roman" w:hAnsi="Times New Roman" w:cs="Times New Roman"/>
                <w:b/>
                <w:bCs/>
                <w:color w:val="000000" w:themeColor="text1"/>
                <w:kern w:val="24"/>
                <w:sz w:val="18"/>
                <w:szCs w:val="18"/>
                <w14:ligatures w14:val="none"/>
              </w:rPr>
              <w:t>0.0019706</w:t>
            </w:r>
          </w:p>
        </w:tc>
      </w:tr>
      <w:tr w:rsidR="00B61117" w:rsidRPr="006935C3" w14:paraId="307666E4" w14:textId="77777777" w:rsidTr="00C46B49">
        <w:trPr>
          <w:trHeight w:val="429"/>
        </w:trPr>
        <w:tc>
          <w:tcPr>
            <w:tcW w:w="7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56E9EFCA" w14:textId="24859599"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6"/>
                <w:szCs w:val="16"/>
                <w14:ligatures w14:val="none"/>
              </w:rPr>
            </w:pPr>
            <w:r w:rsidRPr="00B61117">
              <w:rPr>
                <w:rFonts w:ascii="Times New Roman" w:eastAsia="Times New Roman" w:hAnsi="Times New Roman" w:cs="Times New Roman"/>
                <w:b/>
                <w:bCs/>
                <w:color w:val="000000" w:themeColor="text1"/>
                <w:kern w:val="24"/>
                <w:sz w:val="16"/>
                <w:szCs w:val="16"/>
                <w14:ligatures w14:val="none"/>
              </w:rPr>
              <w:t>Best HP: Fold 5</w:t>
            </w:r>
          </w:p>
        </w:tc>
        <w:tc>
          <w:tcPr>
            <w:tcW w:w="68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7A0F1D9" w14:textId="78DF9F81"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64</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46AFE08" w14:textId="35F706FC"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1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7A03779" w14:textId="60D3B36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7CEA23" w14:textId="34969006"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128</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B2EF7A4" w14:textId="4F2CC32D" w:rsidR="005D278B" w:rsidRPr="00B61117" w:rsidRDefault="005D278B" w:rsidP="005D278B">
            <w:pPr>
              <w:spacing w:after="0" w:line="240" w:lineRule="auto"/>
              <w:jc w:val="center"/>
              <w:rPr>
                <w:rFonts w:ascii="Times New Roman" w:eastAsia="Times New Roman" w:hAnsi="Times New Roman" w:cs="Times New Roman"/>
                <w:b/>
                <w:bCs/>
                <w:kern w:val="0"/>
                <w:sz w:val="18"/>
                <w:szCs w:val="18"/>
                <w14:ligatures w14:val="none"/>
              </w:rPr>
            </w:pPr>
            <w:r w:rsidRPr="00345916">
              <w:rPr>
                <w:rFonts w:ascii="Times New Roman" w:eastAsia="Times New Roman" w:hAnsi="Times New Roman" w:cs="Times New Roman"/>
                <w:b/>
                <w:bCs/>
                <w:kern w:val="0"/>
                <w:sz w:val="18"/>
                <w:szCs w:val="18"/>
                <w14:ligatures w14:val="none"/>
              </w:rPr>
              <w:t>0.6</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23DF0787" w14:textId="46BF3585"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7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3E307B51" w14:textId="30750F73"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tan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64F7B1E2" w14:textId="15DE8A58"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0</w:t>
            </w:r>
          </w:p>
        </w:tc>
        <w:tc>
          <w:tcPr>
            <w:tcW w:w="89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0D7014AE" w14:textId="156E0419"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B61117">
              <w:rPr>
                <w:rFonts w:ascii="Times New Roman" w:eastAsia="Times New Roman" w:hAnsi="Times New Roman" w:cs="Times New Roman"/>
                <w:b/>
                <w:bCs/>
                <w:kern w:val="0"/>
                <w:sz w:val="18"/>
                <w:szCs w:val="18"/>
                <w14:ligatures w14:val="none"/>
              </w:rPr>
              <w:t>adam</w:t>
            </w:r>
          </w:p>
        </w:tc>
        <w:tc>
          <w:tcPr>
            <w:tcW w:w="122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FD60811" w14:textId="389FFA6A"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345916">
              <w:rPr>
                <w:rFonts w:ascii="Times New Roman" w:eastAsia="Times New Roman" w:hAnsi="Times New Roman" w:cs="Times New Roman"/>
                <w:b/>
                <w:bCs/>
                <w:kern w:val="0"/>
                <w:sz w:val="18"/>
                <w:szCs w:val="18"/>
                <w14:ligatures w14:val="none"/>
              </w:rPr>
              <w:t>0.0003069</w:t>
            </w:r>
          </w:p>
        </w:tc>
        <w:tc>
          <w:tcPr>
            <w:tcW w:w="16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71003822" w14:textId="6C568B59" w:rsidR="005D278B" w:rsidRPr="00B61117" w:rsidRDefault="005D278B" w:rsidP="005D278B">
            <w:pPr>
              <w:spacing w:after="0" w:line="240" w:lineRule="auto"/>
              <w:jc w:val="center"/>
              <w:rPr>
                <w:rFonts w:ascii="Times New Roman" w:eastAsia="Times New Roman" w:hAnsi="Times New Roman" w:cs="Times New Roman"/>
                <w:b/>
                <w:bCs/>
                <w:color w:val="000000" w:themeColor="text1"/>
                <w:kern w:val="24"/>
                <w:sz w:val="18"/>
                <w:szCs w:val="18"/>
                <w14:ligatures w14:val="none"/>
              </w:rPr>
            </w:pPr>
            <w:r w:rsidRPr="00345916">
              <w:rPr>
                <w:rFonts w:ascii="Times New Roman" w:eastAsia="Times New Roman" w:hAnsi="Times New Roman" w:cs="Times New Roman"/>
                <w:b/>
                <w:bCs/>
                <w:kern w:val="0"/>
                <w:sz w:val="18"/>
                <w:szCs w:val="18"/>
                <w14:ligatures w14:val="none"/>
              </w:rPr>
              <w:t>0.0905127</w:t>
            </w:r>
          </w:p>
        </w:tc>
      </w:tr>
    </w:tbl>
    <w:p w14:paraId="007C13ED" w14:textId="77777777" w:rsidR="00C46B49" w:rsidRDefault="00C46B49">
      <w:pPr>
        <w:rPr>
          <w:b/>
          <w:bCs/>
        </w:rPr>
      </w:pPr>
    </w:p>
    <w:p w14:paraId="15ABC43E" w14:textId="682E6D74" w:rsidR="005B19D9" w:rsidRDefault="005B19D9">
      <w:pPr>
        <w:rPr>
          <w:b/>
          <w:bCs/>
        </w:rPr>
      </w:pPr>
      <w:r>
        <w:rPr>
          <w:b/>
          <w:bCs/>
        </w:rPr>
        <w:t>Data Description (Details of section 2.10)</w:t>
      </w:r>
    </w:p>
    <w:p w14:paraId="72F83AB7" w14:textId="78F30B25"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t xml:space="preserve">The gene-level copy number variation (CNV) was estimated using GISTIC2 </w:t>
      </w:r>
      <w:r w:rsidRPr="005B19D9">
        <w:rPr>
          <w:rFonts w:ascii="Times New Roman" w:eastAsia="Times New Roman" w:hAnsi="Times New Roman" w:cs="Times New Roman"/>
          <w:kern w:val="0"/>
          <w:sz w:val="20"/>
          <w:szCs w:val="20"/>
          <w14:ligatures w14:val="none"/>
        </w:rPr>
        <w:fldChar w:fldCharType="begin" w:fldLock="1"/>
      </w:r>
      <w:r>
        <w:rPr>
          <w:rFonts w:ascii="Times New Roman" w:eastAsia="Times New Roman" w:hAnsi="Times New Roman" w:cs="Times New Roman"/>
          <w:kern w:val="0"/>
          <w:sz w:val="20"/>
          <w:szCs w:val="20"/>
          <w14:ligatures w14:val="none"/>
        </w:rPr>
        <w:instrText>ADDIN CSL_CITATION {"citationItems":[{"id":"ITEM-1","itemData":{"DOI":"10.1186/GB-2011-12-4-R41/FIGURES/7","ISSN":"14747596","PMID":"21527027","abstract":"We describe methods with enhanced power and specificity to identify genes targeted by somatic copy-number alterations (SCNAs) that drive cancer growth. By separating SCNA profiles into underlying arm-level and focal alterations, we improve the estimation of background rates for each category. We additionally describe a probabilistic method for defining the boundaries of selected-for SCNA regions with user-defined confidence. Here we detail this revised computational approach, GISTIC2.0, and validate its performance in real and simulated datasets. © 2011 Mermel et al.; licensee BioMed Central Ltd.","author":[{"dropping-particle":"","family":"Mermel","given":"Craig H.","non-dropping-particle":"","parse-names":false,"suffix":""},{"dropping-particle":"","family":"Schumacher","given":"Steven E.","non-dropping-particle":"","parse-names":false,"suffix":""},{"dropping-particle":"","family":"Hill","given":"Barbara","non-dropping-particle":"","parse-names":false,"suffix":""},{"dropping-particle":"","family":"Meyerson","given":"Matthew L.","non-dropping-particle":"","parse-names":false,"suffix":""},{"dropping-particle":"","family":"Beroukhim","given":"Rameen","non-dropping-particle":"","parse-names":false,"suffix":""},{"dropping-particle":"","family":"Getz","given":"Gad","non-dropping-particle":"","parse-names":false,"suffix":""}],"container-title":"Genome Biology","id":"ITEM-1","issue":"4","issued":{"date-parts":[["2011","4","28"]]},"page":"1-14","publisher":"BioMed Central","title":"GISTIC2.0 facilitates sensitive and confident localization of the targets of focal somatic copy-number alteration in human cancers","type":"article-journal","volume":"12"},"uris":["http://www.mendeley.com/documents/?uuid=04a4e16d-94f0-3eff-9bb1-442566689f53"]}],"mendeley":{"formattedCitation":"[1]","plainTextFormattedCitation":"[1]","previouslyFormattedCitation":"[1]"},"properties":{"noteIndex":0},"schema":"https://github.com/citation-style-language/schema/raw/master/csl-citation.json"}</w:instrText>
      </w:r>
      <w:r w:rsidRPr="005B19D9">
        <w:rPr>
          <w:rFonts w:ascii="Times New Roman" w:eastAsia="Times New Roman" w:hAnsi="Times New Roman" w:cs="Times New Roman"/>
          <w:kern w:val="0"/>
          <w:sz w:val="20"/>
          <w:szCs w:val="20"/>
          <w14:ligatures w14:val="none"/>
        </w:rPr>
        <w:fldChar w:fldCharType="separate"/>
      </w:r>
      <w:r w:rsidRPr="005B19D9">
        <w:rPr>
          <w:rFonts w:ascii="Times New Roman" w:eastAsia="Times New Roman" w:hAnsi="Times New Roman" w:cs="Times New Roman"/>
          <w:noProof/>
          <w:kern w:val="0"/>
          <w:sz w:val="20"/>
          <w:szCs w:val="20"/>
          <w14:ligatures w14:val="none"/>
        </w:rPr>
        <w:t>[1]</w:t>
      </w:r>
      <w:r w:rsidRPr="005B19D9">
        <w:rPr>
          <w:rFonts w:ascii="Times New Roman" w:eastAsia="Times New Roman" w:hAnsi="Times New Roman" w:cs="Times New Roman"/>
          <w:kern w:val="0"/>
          <w:sz w:val="20"/>
          <w:szCs w:val="20"/>
          <w14:ligatures w14:val="none"/>
        </w:rPr>
        <w:fldChar w:fldCharType="end"/>
      </w:r>
      <w:r w:rsidRPr="005B19D9">
        <w:rPr>
          <w:rFonts w:ascii="Times New Roman" w:eastAsia="Times New Roman" w:hAnsi="Times New Roman" w:cs="Times New Roman"/>
          <w:kern w:val="0"/>
          <w:sz w:val="20"/>
          <w:szCs w:val="20"/>
          <w14:ligatures w14:val="none"/>
        </w:rPr>
        <w:t xml:space="preserve"> method for KIRC, LGG, LUAD and LUSC data. The copy number profile was experimentally measured using whole genome microarray at a TCGA genome characterization center. The TCGA FIREHOSE pipeline then employed GISTIC2 method to generate segmented CNV data, which was subsequently mapped to genes to provide gene-level estimates. The mapping of genes to human genome coordinates was performed using the UCSC Xena HUGO probeMap. Before preprocessing, the CNV datasets for KIRC, LGG, LUAD, and LUSC consists of 528, 513, 516, and 501 samples, respectively. Each of these samples has 24,776 features, representing the copy number variations across the genome. </w:t>
      </w:r>
    </w:p>
    <w:p w14:paraId="37F17FF5" w14:textId="77777777"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lastRenderedPageBreak/>
        <w:t xml:space="preserve">"MC3" gene-level mutation data for KIRC, LGG, LUAD and LUSC were downloaded from Xenabrowser where the data type is binary (1: non-silent mutation &amp; 0: wild type). Mutation (MUT) data initially comprised of 40,543 features across 368, 511, 513 and 480 samples for KIRC, LGG, LUAD and LUSC, respectively. </w:t>
      </w:r>
    </w:p>
    <w:p w14:paraId="46C6AF0C" w14:textId="77777777"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t>In KIRC, LUAD, and LUSC, the DNA methylation (MET) data was sourced from two platforms: Human Methylation 27k (27k) and Human Methylation 450k (450k). LGG has only Human Methylation 450k (450k) data. Initially, the KIRC, LUAD, and LUSC methylation data consists of 418, 151, and 160 samples with 27,578 features and 480, 492, and 415 samples with 485,577 features respectively. Intermediate processing, combining both datasets by retaining the common probes, resulted in 892, 631 and 575 samples with 25,978 features in KIRC, LUAD, and LUSC cancer respectively. LGG contains 530 samples with 485,577 features from Human Methylation 450k platform.</w:t>
      </w:r>
    </w:p>
    <w:p w14:paraId="4F363F6B" w14:textId="194F220A" w:rsidR="005B19D9" w:rsidRPr="005B19D9" w:rsidRDefault="005B19D9" w:rsidP="005B19D9">
      <w:pPr>
        <w:spacing w:after="120" w:line="240" w:lineRule="auto"/>
        <w:jc w:val="both"/>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kern w:val="0"/>
          <w:sz w:val="20"/>
          <w:szCs w:val="20"/>
          <w14:ligatures w14:val="none"/>
        </w:rPr>
        <w:t xml:space="preserve">The KIRC, LGG, LUAD and LUSC datasets consist of 606, 530, 576 and 553 samples, respectively, with 20,530 </w:t>
      </w:r>
      <w:r w:rsidR="00EB45E9">
        <w:rPr>
          <w:rFonts w:ascii="Times New Roman" w:eastAsia="Times New Roman" w:hAnsi="Times New Roman" w:cs="Times New Roman"/>
          <w:kern w:val="0"/>
          <w:sz w:val="20"/>
          <w:szCs w:val="20"/>
          <w14:ligatures w14:val="none"/>
        </w:rPr>
        <w:t xml:space="preserve">mRNA expression (EXP) </w:t>
      </w:r>
      <w:r w:rsidRPr="005B19D9">
        <w:rPr>
          <w:rFonts w:ascii="Times New Roman" w:eastAsia="Times New Roman" w:hAnsi="Times New Roman" w:cs="Times New Roman"/>
          <w:kern w:val="0"/>
          <w:sz w:val="20"/>
          <w:szCs w:val="20"/>
          <w14:ligatures w14:val="none"/>
        </w:rPr>
        <w:t>features.</w:t>
      </w:r>
    </w:p>
    <w:p w14:paraId="5BA78435" w14:textId="044E3A8A" w:rsidR="005B19D9" w:rsidRDefault="005B19D9" w:rsidP="005B19D9">
      <w:pPr>
        <w:spacing w:after="120" w:line="240" w:lineRule="auto"/>
        <w:rPr>
          <w:rFonts w:ascii="Times New Roman" w:eastAsia="Times New Roman" w:hAnsi="Times New Roman" w:cs="Times New Roman"/>
          <w:kern w:val="0"/>
          <w:sz w:val="20"/>
          <w:szCs w:val="20"/>
          <w14:ligatures w14:val="none"/>
        </w:rPr>
      </w:pPr>
      <w:r w:rsidRPr="005B19D9">
        <w:rPr>
          <w:rFonts w:ascii="Times New Roman" w:eastAsia="Times New Roman" w:hAnsi="Times New Roman" w:cs="Times New Roman"/>
          <w:b/>
          <w:bCs/>
          <w:kern w:val="0"/>
          <w:sz w:val="20"/>
          <w:szCs w:val="20"/>
          <w14:ligatures w14:val="none"/>
        </w:rPr>
        <w:t xml:space="preserve">Processed Data: </w:t>
      </w:r>
      <w:r w:rsidRPr="005B19D9">
        <w:rPr>
          <w:rFonts w:ascii="Times New Roman" w:eastAsia="Times New Roman" w:hAnsi="Times New Roman" w:cs="Times New Roman"/>
          <w:kern w:val="0"/>
          <w:sz w:val="20"/>
          <w:szCs w:val="20"/>
          <w14:ligatures w14:val="none"/>
        </w:rPr>
        <w:t>The processed datasets, common between multi-omics data, for KIRC, LGG, LUAD and LUSC consist of 360, 508, 498 and 473 samples, respectively, with 10,591 features. For patients’ survival classification, long-term survival (LTS) was defined as survival &gt; 3 years after diagnosis, while non-LTS was defined as survival of ≤ 3 years. Individuals whose last follow-up was ≤ 3 years were excluded from further analysis. Finally, the LTS group consists of 188, 153, 121, and 134 cases, while the non-LTS group had 61, 75, 123 and 140 cases for KIRC, LGG, LUAD and LUSC, respectively.</w:t>
      </w:r>
    </w:p>
    <w:p w14:paraId="199A5E69" w14:textId="77777777" w:rsidR="00A310E9" w:rsidRDefault="00A310E9" w:rsidP="005B19D9">
      <w:pPr>
        <w:spacing w:after="120" w:line="240" w:lineRule="auto"/>
        <w:rPr>
          <w:rFonts w:ascii="Times New Roman" w:eastAsia="Times New Roman" w:hAnsi="Times New Roman" w:cs="Times New Roman"/>
          <w:kern w:val="0"/>
          <w:sz w:val="20"/>
          <w:szCs w:val="20"/>
          <w14:ligatures w14:val="none"/>
        </w:rPr>
      </w:pPr>
    </w:p>
    <w:p w14:paraId="63C2E172" w14:textId="5E5C2B5C" w:rsidR="00A310E9" w:rsidRDefault="00A310E9" w:rsidP="005B19D9">
      <w:pPr>
        <w:spacing w:after="120" w:line="240" w:lineRule="auto"/>
        <w:rPr>
          <w:rFonts w:ascii="Times New Roman" w:eastAsia="Times New Roman" w:hAnsi="Times New Roman" w:cs="Times New Roman"/>
          <w:b/>
          <w:bCs/>
          <w:kern w:val="0"/>
          <w:sz w:val="20"/>
          <w:szCs w:val="20"/>
          <w14:ligatures w14:val="none"/>
        </w:rPr>
      </w:pPr>
      <w:r>
        <w:rPr>
          <w:rFonts w:ascii="Times New Roman" w:eastAsia="Times New Roman" w:hAnsi="Times New Roman" w:cs="Times New Roman"/>
          <w:b/>
          <w:bCs/>
          <w:kern w:val="0"/>
          <w:sz w:val="20"/>
          <w:szCs w:val="20"/>
          <w14:ligatures w14:val="none"/>
        </w:rPr>
        <w:t>Confusion Matrix from Different Classifiers</w:t>
      </w:r>
    </w:p>
    <w:p w14:paraId="21127EFE" w14:textId="6F028E1F" w:rsidR="00A310E9" w:rsidRDefault="00A310E9" w:rsidP="005B19D9">
      <w:pPr>
        <w:spacing w:after="120" w:line="240" w:lineRule="auto"/>
        <w:rPr>
          <w:rFonts w:ascii="Times New Roman" w:eastAsia="Times New Roman" w:hAnsi="Times New Roman" w:cs="Times New Roman"/>
          <w:b/>
          <w:bCs/>
          <w:kern w:val="0"/>
          <w:sz w:val="20"/>
          <w:szCs w:val="20"/>
          <w14:ligatures w14:val="none"/>
        </w:rPr>
      </w:pPr>
      <w:r>
        <w:rPr>
          <w:rFonts w:ascii="Times New Roman" w:eastAsia="Times New Roman" w:hAnsi="Times New Roman" w:cs="Times New Roman"/>
          <w:b/>
          <w:bCs/>
          <w:noProof/>
          <w:kern w:val="0"/>
          <w:sz w:val="20"/>
          <w:szCs w:val="20"/>
          <w14:ligatures w14:val="none"/>
        </w:rPr>
        <w:drawing>
          <wp:inline distT="0" distB="0" distL="0" distR="0" wp14:anchorId="6121798B" wp14:editId="7EC05D2D">
            <wp:extent cx="6282999" cy="989882"/>
            <wp:effectExtent l="19050" t="19050" r="22860" b="20320"/>
            <wp:docPr id="626377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442403" cy="1014996"/>
                    </a:xfrm>
                    <a:prstGeom prst="rect">
                      <a:avLst/>
                    </a:prstGeom>
                    <a:noFill/>
                    <a:ln>
                      <a:solidFill>
                        <a:schemeClr val="accent1"/>
                      </a:solidFill>
                    </a:ln>
                  </pic:spPr>
                </pic:pic>
              </a:graphicData>
            </a:graphic>
          </wp:inline>
        </w:drawing>
      </w:r>
    </w:p>
    <w:p w14:paraId="7E8A6DEB" w14:textId="6AD49268" w:rsidR="00724B48" w:rsidRPr="00A310E9" w:rsidRDefault="00724B48" w:rsidP="005B19D9">
      <w:pPr>
        <w:spacing w:after="120" w:line="240" w:lineRule="auto"/>
        <w:rPr>
          <w:rFonts w:ascii="Times New Roman" w:eastAsia="Times New Roman" w:hAnsi="Times New Roman" w:cs="Times New Roman"/>
          <w:b/>
          <w:bCs/>
          <w:kern w:val="0"/>
          <w:sz w:val="20"/>
          <w:szCs w:val="20"/>
          <w14:ligatures w14:val="none"/>
        </w:rPr>
      </w:pPr>
      <w:r>
        <w:t>Figure S2. Confusion matrix of GBM data by five different classifiers. LR: logistic regression, NB: naïve Bayesian classifier</w:t>
      </w:r>
    </w:p>
    <w:p w14:paraId="1FFED788" w14:textId="77777777" w:rsidR="004432D2" w:rsidRDefault="004432D2" w:rsidP="005B19D9">
      <w:pPr>
        <w:spacing w:after="120" w:line="240" w:lineRule="auto"/>
        <w:rPr>
          <w:rFonts w:ascii="Times New Roman" w:eastAsia="Times New Roman" w:hAnsi="Times New Roman" w:cs="Times New Roman"/>
          <w:kern w:val="0"/>
          <w:sz w:val="20"/>
          <w:szCs w:val="20"/>
          <w14:ligatures w14:val="none"/>
        </w:rPr>
      </w:pPr>
    </w:p>
    <w:p w14:paraId="0EA8E3FF" w14:textId="6F706B14" w:rsidR="004432D2" w:rsidRDefault="004432D2" w:rsidP="005B19D9">
      <w:pPr>
        <w:spacing w:after="120" w:line="240" w:lineRule="auto"/>
        <w:rPr>
          <w:rFonts w:ascii="Times New Roman" w:eastAsia="Times New Roman" w:hAnsi="Times New Roman" w:cs="Times New Roman"/>
          <w:b/>
          <w:bCs/>
          <w:kern w:val="0"/>
          <w:sz w:val="20"/>
          <w:szCs w:val="20"/>
          <w14:ligatures w14:val="none"/>
        </w:rPr>
      </w:pPr>
      <w:r>
        <w:rPr>
          <w:rFonts w:ascii="Times New Roman" w:eastAsia="Times New Roman" w:hAnsi="Times New Roman" w:cs="Times New Roman"/>
          <w:b/>
          <w:bCs/>
          <w:kern w:val="0"/>
          <w:sz w:val="20"/>
          <w:szCs w:val="20"/>
          <w14:ligatures w14:val="none"/>
        </w:rPr>
        <w:t>Global Interpretation of Features:</w:t>
      </w:r>
    </w:p>
    <w:p w14:paraId="4939F9C3" w14:textId="1A7F3237" w:rsidR="009C5377" w:rsidRDefault="00125B84" w:rsidP="005B19D9">
      <w:pPr>
        <w:spacing w:after="120" w:line="240" w:lineRule="auto"/>
        <w:rPr>
          <w:rFonts w:ascii="Times New Roman" w:eastAsia="Times New Roman" w:hAnsi="Times New Roman" w:cs="Times New Roman"/>
          <w:kern w:val="0"/>
          <w:sz w:val="20"/>
          <w:szCs w:val="20"/>
          <w14:ligatures w14:val="none"/>
        </w:rPr>
      </w:pPr>
      <w:r>
        <w:rPr>
          <w:noProof/>
        </w:rPr>
        <w:drawing>
          <wp:inline distT="0" distB="0" distL="0" distR="0" wp14:anchorId="2170CBA7" wp14:editId="5F7B5ACC">
            <wp:extent cx="5943600" cy="2585720"/>
            <wp:effectExtent l="19050" t="19050" r="19050" b="24130"/>
            <wp:docPr id="1163930678" name="Picture 5" descr="A graph with blue and whit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930678" name="Picture 5" descr="A graph with blue and white bars&#10;&#10;Description automatically generated with medium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585720"/>
                    </a:xfrm>
                    <a:prstGeom prst="rect">
                      <a:avLst/>
                    </a:prstGeom>
                    <a:noFill/>
                    <a:ln>
                      <a:solidFill>
                        <a:schemeClr val="accent1"/>
                      </a:solidFill>
                    </a:ln>
                  </pic:spPr>
                </pic:pic>
              </a:graphicData>
            </a:graphic>
          </wp:inline>
        </w:drawing>
      </w:r>
    </w:p>
    <w:p w14:paraId="24C2D0CF" w14:textId="67C88FEE" w:rsidR="00DC7EAA" w:rsidRDefault="00DC7EAA" w:rsidP="00DC7EAA">
      <w:pPr>
        <w:spacing w:after="120" w:line="240" w:lineRule="auto"/>
        <w:rPr>
          <w:rFonts w:ascii="Times New Roman" w:eastAsia="Times New Roman" w:hAnsi="Times New Roman" w:cs="Times New Roman"/>
          <w:kern w:val="0"/>
          <w:sz w:val="20"/>
          <w:szCs w:val="20"/>
          <w14:ligatures w14:val="none"/>
        </w:rPr>
      </w:pPr>
      <w:r>
        <w:lastRenderedPageBreak/>
        <w:t xml:space="preserve">Figure S3. Global Interpretation of Features (PC values of Pathways and omics) using SHAP. This figure shows only the top 10 significant global features for non-LTS </w:t>
      </w:r>
      <w:r w:rsidR="00051B57">
        <w:t xml:space="preserve">class </w:t>
      </w:r>
      <w:r w:rsidR="00051B57" w:rsidRPr="00051B57">
        <w:t>of GBM</w:t>
      </w:r>
      <w:r w:rsidR="00051B57">
        <w:t xml:space="preserve"> </w:t>
      </w:r>
      <w:r>
        <w:t>determined by SHAP score.</w:t>
      </w:r>
    </w:p>
    <w:p w14:paraId="29DD2AE1" w14:textId="77777777" w:rsidR="00DC7EAA" w:rsidRDefault="00DC7EAA" w:rsidP="005B19D9">
      <w:pPr>
        <w:spacing w:after="120" w:line="240" w:lineRule="auto"/>
        <w:rPr>
          <w:rFonts w:ascii="Times New Roman" w:eastAsia="Times New Roman" w:hAnsi="Times New Roman" w:cs="Times New Roman"/>
          <w:kern w:val="0"/>
          <w:sz w:val="20"/>
          <w:szCs w:val="20"/>
          <w14:ligatures w14:val="none"/>
        </w:rPr>
      </w:pPr>
    </w:p>
    <w:p w14:paraId="785F4383" w14:textId="4B5E0E75" w:rsidR="009C5377" w:rsidRDefault="00125B84" w:rsidP="005B19D9">
      <w:pPr>
        <w:spacing w:after="120" w:line="240" w:lineRule="auto"/>
        <w:rPr>
          <w:rFonts w:ascii="Times New Roman" w:eastAsia="Times New Roman" w:hAnsi="Times New Roman" w:cs="Times New Roman"/>
          <w:kern w:val="0"/>
          <w:sz w:val="20"/>
          <w:szCs w:val="20"/>
          <w14:ligatures w14:val="none"/>
        </w:rPr>
      </w:pPr>
      <w:r>
        <w:rPr>
          <w:noProof/>
        </w:rPr>
        <w:drawing>
          <wp:inline distT="0" distB="0" distL="0" distR="0" wp14:anchorId="616EF0DE" wp14:editId="77B114E4">
            <wp:extent cx="5943600" cy="2614295"/>
            <wp:effectExtent l="19050" t="19050" r="19050" b="14605"/>
            <wp:docPr id="1403446823"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446823" name="Picture 4" descr="A graph of numbers and letters&#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614295"/>
                    </a:xfrm>
                    <a:prstGeom prst="rect">
                      <a:avLst/>
                    </a:prstGeom>
                    <a:noFill/>
                    <a:ln>
                      <a:solidFill>
                        <a:schemeClr val="accent1"/>
                      </a:solidFill>
                    </a:ln>
                  </pic:spPr>
                </pic:pic>
              </a:graphicData>
            </a:graphic>
          </wp:inline>
        </w:drawing>
      </w:r>
    </w:p>
    <w:p w14:paraId="0DFD3DF7" w14:textId="103880BA" w:rsidR="00DC7EAA" w:rsidRDefault="00DC7EAA" w:rsidP="00DC7EAA">
      <w:pPr>
        <w:spacing w:after="120" w:line="240" w:lineRule="auto"/>
        <w:rPr>
          <w:rFonts w:ascii="Times New Roman" w:eastAsia="Times New Roman" w:hAnsi="Times New Roman" w:cs="Times New Roman"/>
          <w:kern w:val="0"/>
          <w:sz w:val="20"/>
          <w:szCs w:val="20"/>
          <w14:ligatures w14:val="none"/>
        </w:rPr>
      </w:pPr>
      <w:r>
        <w:t>Figure S</w:t>
      </w:r>
      <w:r w:rsidR="00EE651A">
        <w:t>4</w:t>
      </w:r>
      <w:r>
        <w:t xml:space="preserve">. Global Interpretation of Features (PC values of Pathways and omics) using SHAP. This figure shows only the top 10 significant global features for LTS class </w:t>
      </w:r>
      <w:r w:rsidR="00051B57" w:rsidRPr="00051B57">
        <w:t>of GBM</w:t>
      </w:r>
      <w:r w:rsidR="00051B57">
        <w:t xml:space="preserve"> </w:t>
      </w:r>
      <w:r>
        <w:t>determined by SHAP score.</w:t>
      </w:r>
    </w:p>
    <w:p w14:paraId="0E51764F" w14:textId="77777777" w:rsidR="00EE651A" w:rsidRDefault="00EE651A" w:rsidP="00EE651A">
      <w:pPr>
        <w:spacing w:after="120" w:line="240" w:lineRule="auto"/>
        <w:rPr>
          <w:rFonts w:ascii="Times New Roman" w:eastAsia="Times New Roman" w:hAnsi="Times New Roman" w:cs="Times New Roman"/>
          <w:kern w:val="0"/>
          <w:sz w:val="20"/>
          <w:szCs w:val="20"/>
          <w14:ligatures w14:val="none"/>
        </w:rPr>
      </w:pPr>
      <w:r>
        <w:rPr>
          <w:noProof/>
        </w:rPr>
        <w:drawing>
          <wp:inline distT="0" distB="0" distL="0" distR="0" wp14:anchorId="0211E918" wp14:editId="4415141A">
            <wp:extent cx="5695950" cy="2315501"/>
            <wp:effectExtent l="19050" t="19050" r="19050" b="27940"/>
            <wp:docPr id="880918716" name="Picture 2" descr="A graph with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18716" name="Picture 2" descr="A graph with blue and orange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99591" cy="2316981"/>
                    </a:xfrm>
                    <a:prstGeom prst="rect">
                      <a:avLst/>
                    </a:prstGeom>
                    <a:noFill/>
                    <a:ln>
                      <a:solidFill>
                        <a:schemeClr val="accent1"/>
                      </a:solidFill>
                    </a:ln>
                  </pic:spPr>
                </pic:pic>
              </a:graphicData>
            </a:graphic>
          </wp:inline>
        </w:drawing>
      </w:r>
    </w:p>
    <w:p w14:paraId="66345E48" w14:textId="70EBDF75" w:rsidR="00EE651A" w:rsidRDefault="00EE651A" w:rsidP="00EE651A">
      <w:pPr>
        <w:spacing w:after="120" w:line="240" w:lineRule="auto"/>
        <w:rPr>
          <w:rFonts w:ascii="Times New Roman" w:eastAsia="Times New Roman" w:hAnsi="Times New Roman" w:cs="Times New Roman"/>
          <w:kern w:val="0"/>
          <w:sz w:val="20"/>
          <w:szCs w:val="20"/>
          <w14:ligatures w14:val="none"/>
        </w:rPr>
      </w:pPr>
      <w:r>
        <w:t xml:space="preserve">Figure S5. Global Interpretation of Features (PC values of Pathways and omics) using SHAP. This figure shows only the common global features among the top 10 features from LTS and non-LTS class </w:t>
      </w:r>
      <w:r w:rsidRPr="00051B57">
        <w:t>of GBM</w:t>
      </w:r>
      <w:r>
        <w:t xml:space="preserve"> determined by SHAP scores.</w:t>
      </w:r>
    </w:p>
    <w:p w14:paraId="48B34517" w14:textId="77777777" w:rsidR="009C5377" w:rsidRDefault="009C5377" w:rsidP="005B19D9">
      <w:pPr>
        <w:spacing w:after="120" w:line="240" w:lineRule="auto"/>
        <w:rPr>
          <w:rFonts w:ascii="Times New Roman" w:eastAsia="Times New Roman" w:hAnsi="Times New Roman" w:cs="Times New Roman"/>
          <w:kern w:val="0"/>
          <w:sz w:val="20"/>
          <w:szCs w:val="20"/>
          <w14:ligatures w14:val="none"/>
        </w:rPr>
      </w:pPr>
    </w:p>
    <w:p w14:paraId="44E319DF" w14:textId="77777777" w:rsidR="009C5377" w:rsidRDefault="009C5377" w:rsidP="005B19D9">
      <w:pPr>
        <w:spacing w:after="120" w:line="240" w:lineRule="auto"/>
        <w:rPr>
          <w:rFonts w:ascii="Times New Roman" w:eastAsia="Times New Roman" w:hAnsi="Times New Roman" w:cs="Times New Roman"/>
          <w:kern w:val="0"/>
          <w:sz w:val="20"/>
          <w:szCs w:val="20"/>
          <w14:ligatures w14:val="none"/>
        </w:rPr>
      </w:pPr>
    </w:p>
    <w:p w14:paraId="494B98B7" w14:textId="540D1E89" w:rsidR="002B7E01" w:rsidRDefault="00E26A43" w:rsidP="005B19D9">
      <w:pPr>
        <w:spacing w:after="120" w:line="240" w:lineRule="auto"/>
        <w:rPr>
          <w:rFonts w:ascii="Times New Roman" w:eastAsia="Times New Roman" w:hAnsi="Times New Roman" w:cs="Times New Roman"/>
          <w:b/>
          <w:bCs/>
          <w:kern w:val="0"/>
          <w:sz w:val="20"/>
          <w:szCs w:val="20"/>
          <w14:ligatures w14:val="none"/>
        </w:rPr>
      </w:pPr>
      <w:r w:rsidRPr="00E26A43">
        <w:rPr>
          <w:rFonts w:ascii="Times" w:eastAsia="Times New Roman" w:hAnsi="Times" w:cs="Times New Roman"/>
          <w:noProof/>
          <w:kern w:val="0"/>
          <w:sz w:val="20"/>
          <w:szCs w:val="24"/>
          <w14:ligatures w14:val="none"/>
        </w:rPr>
        <w:lastRenderedPageBreak/>
        <mc:AlternateContent>
          <mc:Choice Requires="wps">
            <w:drawing>
              <wp:anchor distT="45720" distB="45720" distL="114300" distR="114300" simplePos="0" relativeHeight="251659264" behindDoc="0" locked="0" layoutInCell="1" allowOverlap="1" wp14:anchorId="2D4A52CC" wp14:editId="6D7C86B0">
                <wp:simplePos x="0" y="0"/>
                <wp:positionH relativeFrom="column">
                  <wp:posOffset>45720</wp:posOffset>
                </wp:positionH>
                <wp:positionV relativeFrom="paragraph">
                  <wp:posOffset>203200</wp:posOffset>
                </wp:positionV>
                <wp:extent cx="4907280" cy="1635760"/>
                <wp:effectExtent l="0" t="0" r="26670" b="21590"/>
                <wp:wrapSquare wrapText="bothSides"/>
                <wp:docPr id="1577218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7280" cy="1635760"/>
                        </a:xfrm>
                        <a:prstGeom prst="rect">
                          <a:avLst/>
                        </a:prstGeom>
                        <a:solidFill>
                          <a:srgbClr val="FFFFFF"/>
                        </a:solidFill>
                        <a:ln w="9525">
                          <a:solidFill>
                            <a:srgbClr val="000000"/>
                          </a:solidFill>
                          <a:miter lim="800000"/>
                          <a:headEnd/>
                          <a:tailEnd/>
                        </a:ln>
                      </wps:spPr>
                      <wps:txbx>
                        <w:txbxContent>
                          <w:p w14:paraId="43DA43BD" w14:textId="66264552" w:rsidR="00E26A43" w:rsidRDefault="00E26A43" w:rsidP="00051B57">
                            <w:pPr>
                              <w:spacing w:line="240" w:lineRule="auto"/>
                              <w:jc w:val="center"/>
                            </w:pPr>
                            <w:r w:rsidRPr="0094128C">
                              <w:rPr>
                                <w:noProof/>
                              </w:rPr>
                              <w:drawing>
                                <wp:inline distT="0" distB="0" distL="0" distR="0" wp14:anchorId="27658B85" wp14:editId="6EDFE2AE">
                                  <wp:extent cx="4460062" cy="1508760"/>
                                  <wp:effectExtent l="0" t="0" r="0" b="0"/>
                                  <wp:docPr id="61427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5167" cy="151387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4A52CC" id="_x0000_t202" coordsize="21600,21600" o:spt="202" path="m,l,21600r21600,l21600,xe">
                <v:stroke joinstyle="miter"/>
                <v:path gradientshapeok="t" o:connecttype="rect"/>
              </v:shapetype>
              <v:shape id="Text Box 2" o:spid="_x0000_s1026" type="#_x0000_t202" style="position:absolute;margin-left:3.6pt;margin-top:16pt;width:386.4pt;height:128.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">
                <v:textbox>
                  <w:txbxContent>
                    <w:p w14:paraId="43DA43BD" w14:textId="66264552" w:rsidR="00E26A43" w:rsidRDefault="00E26A43" w:rsidP="00051B57">
                      <w:pPr>
                        <w:spacing w:line="240" w:lineRule="auto"/>
                        <w:jc w:val="center"/>
                      </w:pPr>
                      <w:r w:rsidRPr="0094128C">
                        <w:rPr>
                          <w:noProof/>
                        </w:rPr>
                        <w:drawing>
                          <wp:inline distT="0" distB="0" distL="0" distR="0" wp14:anchorId="27658B85" wp14:editId="6EDFE2AE">
                            <wp:extent cx="4460062" cy="1508760"/>
                            <wp:effectExtent l="0" t="0" r="0" b="0"/>
                            <wp:docPr id="61427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5167" cy="1513870"/>
                                    </a:xfrm>
                                    <a:prstGeom prst="rect">
                                      <a:avLst/>
                                    </a:prstGeom>
                                    <a:noFill/>
                                    <a:ln>
                                      <a:noFill/>
                                    </a:ln>
                                  </pic:spPr>
                                </pic:pic>
                              </a:graphicData>
                            </a:graphic>
                          </wp:inline>
                        </w:drawing>
                      </w:r>
                    </w:p>
                  </w:txbxContent>
                </v:textbox>
                <w10:wrap type="square"/>
              </v:shape>
            </w:pict>
          </mc:Fallback>
        </mc:AlternateContent>
      </w:r>
      <w:r>
        <w:rPr>
          <w:rFonts w:ascii="Times New Roman" w:eastAsia="Times New Roman" w:hAnsi="Times New Roman" w:cs="Times New Roman"/>
          <w:b/>
          <w:bCs/>
          <w:kern w:val="0"/>
          <w:sz w:val="20"/>
          <w:szCs w:val="20"/>
          <w14:ligatures w14:val="none"/>
        </w:rPr>
        <w:t>Significant Genes in the Significant Pathways (Section 3.6)</w:t>
      </w:r>
    </w:p>
    <w:p w14:paraId="24B784B9" w14:textId="4C78DEEE" w:rsidR="00E26A43" w:rsidRP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4993EF00" w14:textId="77777777" w:rsidR="005B19D9" w:rsidRDefault="005B19D9" w:rsidP="005B19D9">
      <w:pPr>
        <w:spacing w:after="120" w:line="240" w:lineRule="auto"/>
        <w:rPr>
          <w:rFonts w:ascii="Times New Roman" w:eastAsia="Times New Roman" w:hAnsi="Times New Roman" w:cs="Times New Roman"/>
          <w:kern w:val="0"/>
          <w:sz w:val="20"/>
          <w:szCs w:val="20"/>
          <w14:ligatures w14:val="none"/>
        </w:rPr>
      </w:pPr>
    </w:p>
    <w:p w14:paraId="246B287F" w14:textId="77777777" w:rsidR="005B19D9" w:rsidRDefault="005B19D9" w:rsidP="005B19D9">
      <w:pPr>
        <w:spacing w:after="120" w:line="240" w:lineRule="auto"/>
        <w:rPr>
          <w:rFonts w:ascii="Times New Roman" w:eastAsia="Times New Roman" w:hAnsi="Times New Roman" w:cs="Times New Roman"/>
          <w:kern w:val="0"/>
          <w:sz w:val="20"/>
          <w:szCs w:val="20"/>
          <w14:ligatures w14:val="none"/>
        </w:rPr>
      </w:pPr>
    </w:p>
    <w:p w14:paraId="397EFF8B" w14:textId="77777777" w:rsidR="005B19D9" w:rsidRDefault="005B19D9" w:rsidP="005B19D9">
      <w:pPr>
        <w:spacing w:after="120" w:line="240" w:lineRule="auto"/>
        <w:rPr>
          <w:rFonts w:ascii="Times New Roman" w:eastAsia="Times New Roman" w:hAnsi="Times New Roman" w:cs="Times New Roman"/>
          <w:kern w:val="0"/>
          <w:sz w:val="20"/>
          <w:szCs w:val="20"/>
          <w14:ligatures w14:val="none"/>
        </w:rPr>
      </w:pPr>
    </w:p>
    <w:p w14:paraId="7BA9AB7E"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2294BDB5"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5C084B68"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365C3FF4" w14:textId="77777777" w:rsidR="00A147CC" w:rsidRDefault="00A147CC" w:rsidP="00E26A43">
      <w:pPr>
        <w:spacing w:after="120" w:line="240" w:lineRule="auto"/>
        <w:jc w:val="both"/>
        <w:rPr>
          <w:rFonts w:ascii="Times New Roman" w:eastAsia="Times New Roman" w:hAnsi="Times New Roman" w:cs="Times New Roman"/>
          <w:kern w:val="0"/>
          <w:sz w:val="20"/>
          <w:szCs w:val="20"/>
          <w14:ligatures w14:val="none"/>
        </w:rPr>
      </w:pPr>
    </w:p>
    <w:p w14:paraId="1E5E3C2F" w14:textId="277BBC29" w:rsidR="00A147CC" w:rsidRPr="00051B57" w:rsidRDefault="00051B57" w:rsidP="00051B57">
      <w:pPr>
        <w:spacing w:after="120" w:line="240" w:lineRule="auto"/>
      </w:pPr>
      <w:r w:rsidRPr="00051B57">
        <w:t>Figure S</w:t>
      </w:r>
      <w:r w:rsidR="00EE651A">
        <w:t>6</w:t>
      </w:r>
      <w:r w:rsidRPr="00051B57">
        <w:t>:  This figure represents a tabular format to show significant genes in common pathways across LTS and Non-LTS class of GBM. The significant genes were identified using the CoxPH model, with a significance threshold of p-value &lt; 0.01.</w:t>
      </w:r>
    </w:p>
    <w:p w14:paraId="03703FF7" w14:textId="0F55AFF5" w:rsidR="00E26A43" w:rsidRPr="00051B57" w:rsidRDefault="00051B57" w:rsidP="00051B57">
      <w:pPr>
        <w:spacing w:after="120" w:line="240" w:lineRule="auto"/>
      </w:pPr>
      <w:r w:rsidRPr="00051B57">
        <w:t>Figure S</w:t>
      </w:r>
      <w:r w:rsidR="00854750">
        <w:t>6</w:t>
      </w:r>
      <w:r>
        <w:t xml:space="preserve"> </w:t>
      </w:r>
      <w:r w:rsidR="00E26A43" w:rsidRPr="00051B57">
        <w:t>presents the significant genes identified in biological pathways common to both Long-Term Survival (LTS) and Non-Long-Term Survival (non-LTS) groups of Glioblastoma Multiforme (GBM). The analysis was performed using the Cox Proportional Hazards (CoxPH) model. To determine significance, a threshold of p-value &lt; 0.01 was applied. The table is structured into four columns: (1) Common Pathways, which lists pathways shared between LTS and non-LTS groups, (2) Significant Genes, showing the genes identified as significant predictors of survival within each pathway, (3) # Significant Genes, representing the count of statistically significant genes in each pathway, and (4) Total # Genes in the Pathway, which provides the total number of genes annotated to the respective pathway. The MAPK signaling pathway contains the highest number of significant genes, followed by the Calcium signaling pathway, Oocyte meiosis, B cell receptor signaling, and JAK-STAT signaling pathways, with 45, 8, 7, 3, and 1 significant gene, respectively.</w:t>
      </w:r>
    </w:p>
    <w:p w14:paraId="0E199847" w14:textId="59B4E271" w:rsidR="00E26A43" w:rsidRPr="00051B57" w:rsidRDefault="00E26A43" w:rsidP="00051B57">
      <w:pPr>
        <w:spacing w:after="120" w:line="240" w:lineRule="auto"/>
        <w:rPr>
          <w:b/>
          <w:bCs/>
        </w:rPr>
      </w:pPr>
      <w:r w:rsidRPr="00051B57">
        <w:rPr>
          <w:b/>
          <w:bCs/>
        </w:rPr>
        <w:t>Forest Plot for these Significant genes with Hazard ratio and 95% Confidence Interval is shown in following figures:</w:t>
      </w:r>
    </w:p>
    <w:p w14:paraId="7A4DA274" w14:textId="2DC9CF3A"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70D2B5EC" wp14:editId="4DA9611F">
            <wp:extent cx="5793105" cy="1391716"/>
            <wp:effectExtent l="19050" t="19050" r="17145" b="18415"/>
            <wp:docPr id="1823086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24234" cy="1399194"/>
                    </a:xfrm>
                    <a:prstGeom prst="rect">
                      <a:avLst/>
                    </a:prstGeom>
                    <a:noFill/>
                    <a:ln>
                      <a:solidFill>
                        <a:schemeClr val="accent1"/>
                      </a:solidFill>
                    </a:ln>
                  </pic:spPr>
                </pic:pic>
              </a:graphicData>
            </a:graphic>
          </wp:inline>
        </w:drawing>
      </w:r>
    </w:p>
    <w:p w14:paraId="6069C806" w14:textId="32E2DFD8" w:rsidR="00BD4464" w:rsidRPr="00051B57" w:rsidRDefault="00BD4464" w:rsidP="00BD4464">
      <w:pPr>
        <w:spacing w:after="120" w:line="240" w:lineRule="auto"/>
      </w:pPr>
      <w:r w:rsidRPr="00051B57">
        <w:t>Figure S</w:t>
      </w:r>
      <w:r w:rsidR="00854750">
        <w:t>7</w:t>
      </w:r>
      <w:r w:rsidRPr="00051B57">
        <w:t xml:space="preserve">:  </w:t>
      </w:r>
      <w:r>
        <w:t>Forest plot of significant genes in B Cell Receptor Signaling Pathway</w:t>
      </w:r>
    </w:p>
    <w:p w14:paraId="6D2836E7" w14:textId="77777777"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p>
    <w:p w14:paraId="37F52908" w14:textId="6CB37848"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lastRenderedPageBreak/>
        <w:drawing>
          <wp:inline distT="0" distB="0" distL="0" distR="0" wp14:anchorId="71FC2A7D" wp14:editId="3D4B5448">
            <wp:extent cx="5762055" cy="2722880"/>
            <wp:effectExtent l="19050" t="19050" r="10160" b="20320"/>
            <wp:docPr id="1697850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82228" cy="2732413"/>
                    </a:xfrm>
                    <a:prstGeom prst="rect">
                      <a:avLst/>
                    </a:prstGeom>
                    <a:noFill/>
                    <a:ln>
                      <a:solidFill>
                        <a:schemeClr val="accent1"/>
                      </a:solidFill>
                    </a:ln>
                  </pic:spPr>
                </pic:pic>
              </a:graphicData>
            </a:graphic>
          </wp:inline>
        </w:drawing>
      </w:r>
    </w:p>
    <w:p w14:paraId="010A06A1" w14:textId="01C2D818" w:rsidR="00BD4464" w:rsidRPr="00BD4464" w:rsidRDefault="00BD4464" w:rsidP="00BD4464">
      <w:pPr>
        <w:spacing w:after="120" w:line="240" w:lineRule="auto"/>
      </w:pPr>
      <w:r w:rsidRPr="00051B57">
        <w:t>Figure S</w:t>
      </w:r>
      <w:r w:rsidR="00854750">
        <w:t>8</w:t>
      </w:r>
      <w:r w:rsidRPr="00051B57">
        <w:t xml:space="preserve">:  </w:t>
      </w:r>
      <w:r>
        <w:t>Forest plot of significant genes in B Calcium Signaling Pathway</w:t>
      </w:r>
    </w:p>
    <w:p w14:paraId="0D4EA488" w14:textId="77777777"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p>
    <w:p w14:paraId="5EA58D7D" w14:textId="4C84ECC9"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548847A4" wp14:editId="578CE448">
            <wp:extent cx="5854065" cy="916288"/>
            <wp:effectExtent l="19050" t="19050" r="13335" b="17780"/>
            <wp:docPr id="1593423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73513" cy="919332"/>
                    </a:xfrm>
                    <a:prstGeom prst="rect">
                      <a:avLst/>
                    </a:prstGeom>
                    <a:noFill/>
                    <a:ln>
                      <a:solidFill>
                        <a:schemeClr val="accent1"/>
                      </a:solidFill>
                    </a:ln>
                  </pic:spPr>
                </pic:pic>
              </a:graphicData>
            </a:graphic>
          </wp:inline>
        </w:drawing>
      </w:r>
    </w:p>
    <w:p w14:paraId="62229C6B" w14:textId="3FAFD8D9" w:rsidR="00BD4464" w:rsidRPr="00051B57" w:rsidRDefault="00BD4464" w:rsidP="00BD4464">
      <w:pPr>
        <w:spacing w:after="120" w:line="240" w:lineRule="auto"/>
      </w:pPr>
      <w:r w:rsidRPr="00051B57">
        <w:t>Figure S</w:t>
      </w:r>
      <w:r w:rsidR="00854750">
        <w:t>9</w:t>
      </w:r>
      <w:r w:rsidRPr="00051B57">
        <w:t xml:space="preserve">:  </w:t>
      </w:r>
      <w:r>
        <w:t>Forest plot of significant genes in JAK STAT Signaling Pathway</w:t>
      </w:r>
    </w:p>
    <w:p w14:paraId="56919968" w14:textId="77777777"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p>
    <w:p w14:paraId="5D0A2231" w14:textId="3F197310"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lastRenderedPageBreak/>
        <w:drawing>
          <wp:inline distT="0" distB="0" distL="0" distR="0" wp14:anchorId="095C744F" wp14:editId="23F7BD26">
            <wp:extent cx="5260750" cy="7900670"/>
            <wp:effectExtent l="19050" t="19050" r="16510" b="24130"/>
            <wp:docPr id="84074959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5235" cy="7967479"/>
                    </a:xfrm>
                    <a:prstGeom prst="rect">
                      <a:avLst/>
                    </a:prstGeom>
                    <a:noFill/>
                    <a:ln>
                      <a:solidFill>
                        <a:schemeClr val="accent1"/>
                      </a:solidFill>
                    </a:ln>
                  </pic:spPr>
                </pic:pic>
              </a:graphicData>
            </a:graphic>
          </wp:inline>
        </w:drawing>
      </w:r>
    </w:p>
    <w:p w14:paraId="612D0ED4" w14:textId="10651852" w:rsidR="00890D3D" w:rsidRPr="00051B57" w:rsidRDefault="00890D3D" w:rsidP="00890D3D">
      <w:pPr>
        <w:spacing w:after="120" w:line="240" w:lineRule="auto"/>
      </w:pPr>
      <w:r w:rsidRPr="00051B57">
        <w:t>Figure S</w:t>
      </w:r>
      <w:r w:rsidR="00854750">
        <w:t>10</w:t>
      </w:r>
      <w:r w:rsidRPr="00051B57">
        <w:t xml:space="preserve">:  </w:t>
      </w:r>
      <w:r>
        <w:t>Forest plot of significant genes in MAPK Signaling Pathway</w:t>
      </w:r>
    </w:p>
    <w:p w14:paraId="49E494CB" w14:textId="77777777" w:rsidR="00890D3D" w:rsidRDefault="00890D3D" w:rsidP="00E26A43">
      <w:pPr>
        <w:spacing w:after="120" w:line="240" w:lineRule="auto"/>
        <w:jc w:val="both"/>
        <w:rPr>
          <w:rFonts w:ascii="Times New Roman" w:eastAsia="Times New Roman" w:hAnsi="Times New Roman" w:cs="Times New Roman"/>
          <w:kern w:val="0"/>
          <w:sz w:val="20"/>
          <w:szCs w:val="20"/>
          <w14:ligatures w14:val="none"/>
        </w:rPr>
      </w:pPr>
    </w:p>
    <w:p w14:paraId="3A9C8D8E" w14:textId="2DB888D8" w:rsidR="00E26A43" w:rsidRDefault="00E26A43" w:rsidP="00E26A43">
      <w:pPr>
        <w:spacing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noProof/>
          <w:kern w:val="0"/>
          <w:sz w:val="20"/>
          <w:szCs w:val="20"/>
          <w14:ligatures w14:val="none"/>
        </w:rPr>
        <w:drawing>
          <wp:inline distT="0" distB="0" distL="0" distR="0" wp14:anchorId="1E5F6B93" wp14:editId="1FAD3DE7">
            <wp:extent cx="5914207" cy="2475230"/>
            <wp:effectExtent l="19050" t="19050" r="10795" b="20320"/>
            <wp:docPr id="12673156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5548" cy="2484162"/>
                    </a:xfrm>
                    <a:prstGeom prst="rect">
                      <a:avLst/>
                    </a:prstGeom>
                    <a:noFill/>
                    <a:ln>
                      <a:solidFill>
                        <a:schemeClr val="accent1"/>
                      </a:solidFill>
                    </a:ln>
                  </pic:spPr>
                </pic:pic>
              </a:graphicData>
            </a:graphic>
          </wp:inline>
        </w:drawing>
      </w:r>
    </w:p>
    <w:p w14:paraId="7D1045B6" w14:textId="0D6A5A40" w:rsidR="006F31CB" w:rsidRPr="00BD0F70" w:rsidRDefault="004411A9" w:rsidP="00BD0F70">
      <w:pPr>
        <w:spacing w:after="120" w:line="240" w:lineRule="auto"/>
      </w:pPr>
      <w:r w:rsidRPr="00051B57">
        <w:t>Figure S</w:t>
      </w:r>
      <w:r w:rsidR="00854750">
        <w:t>11</w:t>
      </w:r>
      <w:r w:rsidRPr="00051B57">
        <w:t xml:space="preserve">:  </w:t>
      </w:r>
      <w:r>
        <w:t>Forest plot of significant genes in Oocyte Meiosis</w:t>
      </w:r>
    </w:p>
    <w:p w14:paraId="30026E31" w14:textId="77777777" w:rsidR="00E26A43" w:rsidRDefault="00E26A43" w:rsidP="005B19D9">
      <w:pPr>
        <w:spacing w:after="120" w:line="240" w:lineRule="auto"/>
        <w:rPr>
          <w:rFonts w:ascii="Times New Roman" w:eastAsia="Times New Roman" w:hAnsi="Times New Roman" w:cs="Times New Roman"/>
          <w:kern w:val="0"/>
          <w:sz w:val="20"/>
          <w:szCs w:val="20"/>
          <w14:ligatures w14:val="none"/>
        </w:rPr>
      </w:pPr>
    </w:p>
    <w:p w14:paraId="1B9C5F04" w14:textId="4541ABFF" w:rsidR="005B19D9" w:rsidRDefault="005B19D9" w:rsidP="005B19D9">
      <w:pPr>
        <w:spacing w:after="120" w:line="240" w:lineRule="auto"/>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ferences</w:t>
      </w:r>
    </w:p>
    <w:p w14:paraId="70D44444" w14:textId="2E04EFCB" w:rsidR="005B19D9" w:rsidRPr="005B19D9" w:rsidRDefault="005B19D9" w:rsidP="005B19D9">
      <w:pPr>
        <w:widowControl w:val="0"/>
        <w:autoSpaceDE w:val="0"/>
        <w:autoSpaceDN w:val="0"/>
        <w:adjustRightInd w:val="0"/>
        <w:spacing w:after="120" w:line="240" w:lineRule="auto"/>
        <w:ind w:left="640" w:hanging="640"/>
        <w:rPr>
          <w:rFonts w:ascii="Times New Roman" w:hAnsi="Times New Roman" w:cs="Times New Roman"/>
          <w:noProof/>
          <w:sz w:val="20"/>
        </w:rPr>
      </w:pPr>
      <w:r>
        <w:rPr>
          <w:rFonts w:ascii="Times New Roman" w:hAnsi="Times New Roman" w:cs="Times New Roman"/>
          <w:b/>
          <w:bCs/>
          <w:sz w:val="20"/>
          <w:szCs w:val="20"/>
        </w:rPr>
        <w:fldChar w:fldCharType="begin" w:fldLock="1"/>
      </w:r>
      <w:r>
        <w:rPr>
          <w:rFonts w:ascii="Times New Roman" w:hAnsi="Times New Roman" w:cs="Times New Roman"/>
          <w:b/>
          <w:bCs/>
          <w:sz w:val="20"/>
          <w:szCs w:val="20"/>
        </w:rPr>
        <w:instrText xml:space="preserve">ADDIN Mendeley Bibliography CSL_BIBLIOGRAPHY </w:instrText>
      </w:r>
      <w:r>
        <w:rPr>
          <w:rFonts w:ascii="Times New Roman" w:hAnsi="Times New Roman" w:cs="Times New Roman"/>
          <w:b/>
          <w:bCs/>
          <w:sz w:val="20"/>
          <w:szCs w:val="20"/>
        </w:rPr>
        <w:fldChar w:fldCharType="separate"/>
      </w:r>
      <w:r w:rsidRPr="005B19D9">
        <w:rPr>
          <w:rFonts w:ascii="Times New Roman" w:hAnsi="Times New Roman" w:cs="Times New Roman"/>
          <w:noProof/>
          <w:kern w:val="0"/>
          <w:sz w:val="20"/>
        </w:rPr>
        <w:t>[1]</w:t>
      </w:r>
      <w:r w:rsidRPr="005B19D9">
        <w:rPr>
          <w:rFonts w:ascii="Times New Roman" w:hAnsi="Times New Roman" w:cs="Times New Roman"/>
          <w:noProof/>
          <w:kern w:val="0"/>
          <w:sz w:val="20"/>
        </w:rPr>
        <w:tab/>
        <w:t xml:space="preserve">C. H. Mermel, S. E. Schumacher, B. Hill, M. L. Meyerson, R. Beroukhim, and G. Getz, “GISTIC2.0 facilitates sensitive and confident localization of the targets of focal somatic copy-number alteration in human cancers,” </w:t>
      </w:r>
      <w:r w:rsidRPr="005B19D9">
        <w:rPr>
          <w:rFonts w:ascii="Times New Roman" w:hAnsi="Times New Roman" w:cs="Times New Roman"/>
          <w:i/>
          <w:iCs/>
          <w:noProof/>
          <w:kern w:val="0"/>
          <w:sz w:val="20"/>
        </w:rPr>
        <w:t>Genome Biol.</w:t>
      </w:r>
      <w:r w:rsidRPr="005B19D9">
        <w:rPr>
          <w:rFonts w:ascii="Times New Roman" w:hAnsi="Times New Roman" w:cs="Times New Roman"/>
          <w:noProof/>
          <w:kern w:val="0"/>
          <w:sz w:val="20"/>
        </w:rPr>
        <w:t>, vol. 12, no. 4, pp. 1–14, Apr. 2011.</w:t>
      </w:r>
    </w:p>
    <w:p w14:paraId="0608A574" w14:textId="1DCF1FD5" w:rsidR="005B19D9" w:rsidRPr="005B19D9" w:rsidRDefault="005B19D9" w:rsidP="005B19D9">
      <w:pPr>
        <w:spacing w:after="120" w:line="24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p w14:paraId="184877DF" w14:textId="77777777" w:rsidR="00451714" w:rsidRPr="00C46B49" w:rsidRDefault="00451714">
      <w:pPr>
        <w:rPr>
          <w:b/>
          <w:bCs/>
        </w:rPr>
      </w:pPr>
    </w:p>
    <w:sectPr w:rsidR="00451714" w:rsidRPr="00C46B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DE3"/>
    <w:rsid w:val="00051B57"/>
    <w:rsid w:val="000B13FF"/>
    <w:rsid w:val="00116802"/>
    <w:rsid w:val="00125B84"/>
    <w:rsid w:val="00155370"/>
    <w:rsid w:val="00192769"/>
    <w:rsid w:val="001D122B"/>
    <w:rsid w:val="001D558D"/>
    <w:rsid w:val="002B7E01"/>
    <w:rsid w:val="00337E0A"/>
    <w:rsid w:val="00345916"/>
    <w:rsid w:val="0039379A"/>
    <w:rsid w:val="003E1F15"/>
    <w:rsid w:val="004411A9"/>
    <w:rsid w:val="004432D2"/>
    <w:rsid w:val="00451289"/>
    <w:rsid w:val="00451714"/>
    <w:rsid w:val="0046205C"/>
    <w:rsid w:val="004E6DE3"/>
    <w:rsid w:val="005B19D9"/>
    <w:rsid w:val="005D278B"/>
    <w:rsid w:val="00620E0E"/>
    <w:rsid w:val="006F31CB"/>
    <w:rsid w:val="00724B48"/>
    <w:rsid w:val="00737AD9"/>
    <w:rsid w:val="00760F8D"/>
    <w:rsid w:val="007947CC"/>
    <w:rsid w:val="00854750"/>
    <w:rsid w:val="00890D3D"/>
    <w:rsid w:val="009C5377"/>
    <w:rsid w:val="00A147CC"/>
    <w:rsid w:val="00A310E9"/>
    <w:rsid w:val="00B61117"/>
    <w:rsid w:val="00BC3BF1"/>
    <w:rsid w:val="00BD0F70"/>
    <w:rsid w:val="00BD4464"/>
    <w:rsid w:val="00C46B49"/>
    <w:rsid w:val="00C470DF"/>
    <w:rsid w:val="00CF27E0"/>
    <w:rsid w:val="00DC7EAA"/>
    <w:rsid w:val="00E26A43"/>
    <w:rsid w:val="00E26AC9"/>
    <w:rsid w:val="00E54CFA"/>
    <w:rsid w:val="00EB45E9"/>
    <w:rsid w:val="00EB548B"/>
    <w:rsid w:val="00EE651A"/>
    <w:rsid w:val="00F87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2D404"/>
  <w15:chartTrackingRefBased/>
  <w15:docId w15:val="{1EEF96D9-C5B8-4019-B82A-5D1A3FAAF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1A9"/>
  </w:style>
  <w:style w:type="paragraph" w:styleId="Heading1">
    <w:name w:val="heading 1"/>
    <w:basedOn w:val="Normal"/>
    <w:next w:val="Normal"/>
    <w:link w:val="Heading1Char"/>
    <w:uiPriority w:val="9"/>
    <w:qFormat/>
    <w:rsid w:val="004E6DE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E6DE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E6DE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E6DE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6DE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6DE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6DE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6DE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6DE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6DE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E6DE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E6DE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E6DE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6DE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6DE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6DE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6DE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6DE3"/>
    <w:rPr>
      <w:rFonts w:eastAsiaTheme="majorEastAsia" w:cstheme="majorBidi"/>
      <w:color w:val="272727" w:themeColor="text1" w:themeTint="D8"/>
    </w:rPr>
  </w:style>
  <w:style w:type="paragraph" w:styleId="Title">
    <w:name w:val="Title"/>
    <w:basedOn w:val="Normal"/>
    <w:next w:val="Normal"/>
    <w:link w:val="TitleChar"/>
    <w:uiPriority w:val="10"/>
    <w:qFormat/>
    <w:rsid w:val="004E6D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6D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6DE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6DE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6DE3"/>
    <w:pPr>
      <w:spacing w:before="160"/>
      <w:jc w:val="center"/>
    </w:pPr>
    <w:rPr>
      <w:i/>
      <w:iCs/>
      <w:color w:val="404040" w:themeColor="text1" w:themeTint="BF"/>
    </w:rPr>
  </w:style>
  <w:style w:type="character" w:customStyle="1" w:styleId="QuoteChar">
    <w:name w:val="Quote Char"/>
    <w:basedOn w:val="DefaultParagraphFont"/>
    <w:link w:val="Quote"/>
    <w:uiPriority w:val="29"/>
    <w:rsid w:val="004E6DE3"/>
    <w:rPr>
      <w:i/>
      <w:iCs/>
      <w:color w:val="404040" w:themeColor="text1" w:themeTint="BF"/>
    </w:rPr>
  </w:style>
  <w:style w:type="paragraph" w:styleId="ListParagraph">
    <w:name w:val="List Paragraph"/>
    <w:basedOn w:val="Normal"/>
    <w:uiPriority w:val="34"/>
    <w:qFormat/>
    <w:rsid w:val="004E6DE3"/>
    <w:pPr>
      <w:ind w:left="720"/>
      <w:contextualSpacing/>
    </w:pPr>
  </w:style>
  <w:style w:type="character" w:styleId="IntenseEmphasis">
    <w:name w:val="Intense Emphasis"/>
    <w:basedOn w:val="DefaultParagraphFont"/>
    <w:uiPriority w:val="21"/>
    <w:qFormat/>
    <w:rsid w:val="004E6DE3"/>
    <w:rPr>
      <w:i/>
      <w:iCs/>
      <w:color w:val="0F4761" w:themeColor="accent1" w:themeShade="BF"/>
    </w:rPr>
  </w:style>
  <w:style w:type="paragraph" w:styleId="IntenseQuote">
    <w:name w:val="Intense Quote"/>
    <w:basedOn w:val="Normal"/>
    <w:next w:val="Normal"/>
    <w:link w:val="IntenseQuoteChar"/>
    <w:uiPriority w:val="30"/>
    <w:qFormat/>
    <w:rsid w:val="004E6DE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6DE3"/>
    <w:rPr>
      <w:i/>
      <w:iCs/>
      <w:color w:val="0F4761" w:themeColor="accent1" w:themeShade="BF"/>
    </w:rPr>
  </w:style>
  <w:style w:type="character" w:styleId="IntenseReference">
    <w:name w:val="Intense Reference"/>
    <w:basedOn w:val="DefaultParagraphFont"/>
    <w:uiPriority w:val="32"/>
    <w:qFormat/>
    <w:rsid w:val="004E6DE3"/>
    <w:rPr>
      <w:b/>
      <w:bCs/>
      <w:smallCaps/>
      <w:color w:val="0F4761" w:themeColor="accent1" w:themeShade="BF"/>
      <w:spacing w:val="5"/>
    </w:rPr>
  </w:style>
  <w:style w:type="paragraph" w:customStyle="1" w:styleId="FigureCaption">
    <w:name w:val="Figure Caption"/>
    <w:rsid w:val="00E26A43"/>
    <w:pPr>
      <w:spacing w:before="290" w:after="240" w:line="200" w:lineRule="exact"/>
      <w:jc w:val="both"/>
    </w:pPr>
    <w:rPr>
      <w:rFonts w:ascii="Times New Roman" w:eastAsia="Times New Roman" w:hAnsi="Times New Roman" w:cs="Times New Roman"/>
      <w:kern w:val="0"/>
      <w:sz w:val="1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309004">
      <w:bodyDiv w:val="1"/>
      <w:marLeft w:val="0"/>
      <w:marRight w:val="0"/>
      <w:marTop w:val="0"/>
      <w:marBottom w:val="0"/>
      <w:divBdr>
        <w:top w:val="none" w:sz="0" w:space="0" w:color="auto"/>
        <w:left w:val="none" w:sz="0" w:space="0" w:color="auto"/>
        <w:bottom w:val="none" w:sz="0" w:space="0" w:color="auto"/>
        <w:right w:val="none" w:sz="0" w:space="0" w:color="auto"/>
      </w:divBdr>
    </w:div>
    <w:div w:id="146748486">
      <w:bodyDiv w:val="1"/>
      <w:marLeft w:val="0"/>
      <w:marRight w:val="0"/>
      <w:marTop w:val="0"/>
      <w:marBottom w:val="0"/>
      <w:divBdr>
        <w:top w:val="none" w:sz="0" w:space="0" w:color="auto"/>
        <w:left w:val="none" w:sz="0" w:space="0" w:color="auto"/>
        <w:bottom w:val="none" w:sz="0" w:space="0" w:color="auto"/>
        <w:right w:val="none" w:sz="0" w:space="0" w:color="auto"/>
      </w:divBdr>
    </w:div>
    <w:div w:id="620578248">
      <w:bodyDiv w:val="1"/>
      <w:marLeft w:val="0"/>
      <w:marRight w:val="0"/>
      <w:marTop w:val="0"/>
      <w:marBottom w:val="0"/>
      <w:divBdr>
        <w:top w:val="none" w:sz="0" w:space="0" w:color="auto"/>
        <w:left w:val="none" w:sz="0" w:space="0" w:color="auto"/>
        <w:bottom w:val="none" w:sz="0" w:space="0" w:color="auto"/>
        <w:right w:val="none" w:sz="0" w:space="0" w:color="auto"/>
      </w:divBdr>
    </w:div>
    <w:div w:id="1253127025">
      <w:bodyDiv w:val="1"/>
      <w:marLeft w:val="0"/>
      <w:marRight w:val="0"/>
      <w:marTop w:val="0"/>
      <w:marBottom w:val="0"/>
      <w:divBdr>
        <w:top w:val="none" w:sz="0" w:space="0" w:color="auto"/>
        <w:left w:val="none" w:sz="0" w:space="0" w:color="auto"/>
        <w:bottom w:val="none" w:sz="0" w:space="0" w:color="auto"/>
        <w:right w:val="none" w:sz="0" w:space="0" w:color="auto"/>
      </w:divBdr>
    </w:div>
    <w:div w:id="1274900493">
      <w:bodyDiv w:val="1"/>
      <w:marLeft w:val="0"/>
      <w:marRight w:val="0"/>
      <w:marTop w:val="0"/>
      <w:marBottom w:val="0"/>
      <w:divBdr>
        <w:top w:val="none" w:sz="0" w:space="0" w:color="auto"/>
        <w:left w:val="none" w:sz="0" w:space="0" w:color="auto"/>
        <w:bottom w:val="none" w:sz="0" w:space="0" w:color="auto"/>
        <w:right w:val="none" w:sz="0" w:space="0" w:color="auto"/>
      </w:divBdr>
    </w:div>
    <w:div w:id="1471285163">
      <w:bodyDiv w:val="1"/>
      <w:marLeft w:val="0"/>
      <w:marRight w:val="0"/>
      <w:marTop w:val="0"/>
      <w:marBottom w:val="0"/>
      <w:divBdr>
        <w:top w:val="none" w:sz="0" w:space="0" w:color="auto"/>
        <w:left w:val="none" w:sz="0" w:space="0" w:color="auto"/>
        <w:bottom w:val="none" w:sz="0" w:space="0" w:color="auto"/>
        <w:right w:val="none" w:sz="0" w:space="0" w:color="auto"/>
      </w:divBdr>
    </w:div>
    <w:div w:id="1667126242">
      <w:bodyDiv w:val="1"/>
      <w:marLeft w:val="0"/>
      <w:marRight w:val="0"/>
      <w:marTop w:val="0"/>
      <w:marBottom w:val="0"/>
      <w:divBdr>
        <w:top w:val="none" w:sz="0" w:space="0" w:color="auto"/>
        <w:left w:val="none" w:sz="0" w:space="0" w:color="auto"/>
        <w:bottom w:val="none" w:sz="0" w:space="0" w:color="auto"/>
        <w:right w:val="none" w:sz="0" w:space="0" w:color="auto"/>
      </w:divBdr>
    </w:div>
    <w:div w:id="1929534421">
      <w:bodyDiv w:val="1"/>
      <w:marLeft w:val="0"/>
      <w:marRight w:val="0"/>
      <w:marTop w:val="0"/>
      <w:marBottom w:val="0"/>
      <w:divBdr>
        <w:top w:val="none" w:sz="0" w:space="0" w:color="auto"/>
        <w:left w:val="none" w:sz="0" w:space="0" w:color="auto"/>
        <w:bottom w:val="none" w:sz="0" w:space="0" w:color="auto"/>
        <w:right w:val="none" w:sz="0" w:space="0" w:color="auto"/>
      </w:divBdr>
    </w:div>
    <w:div w:id="1945309777">
      <w:bodyDiv w:val="1"/>
      <w:marLeft w:val="0"/>
      <w:marRight w:val="0"/>
      <w:marTop w:val="0"/>
      <w:marBottom w:val="0"/>
      <w:divBdr>
        <w:top w:val="none" w:sz="0" w:space="0" w:color="auto"/>
        <w:left w:val="none" w:sz="0" w:space="0" w:color="auto"/>
        <w:bottom w:val="none" w:sz="0" w:space="0" w:color="auto"/>
        <w:right w:val="none" w:sz="0" w:space="0" w:color="auto"/>
      </w:divBdr>
    </w:div>
    <w:div w:id="199564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60.wmf"/><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6.wmf"/><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C70E2-F2B3-4393-B81B-09E5291E9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7</Pages>
  <Words>1281</Words>
  <Characters>730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rur Sobhan</dc:creator>
  <cp:keywords/>
  <dc:description/>
  <cp:lastModifiedBy>Masrur Sobhan</cp:lastModifiedBy>
  <cp:revision>30</cp:revision>
  <dcterms:created xsi:type="dcterms:W3CDTF">2025-01-01T22:20:00Z</dcterms:created>
  <dcterms:modified xsi:type="dcterms:W3CDTF">2025-01-24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a0ad1f-bf7b-3315-970f-8dd9bce89759</vt:lpwstr>
  </property>
  <property fmtid="{D5CDD505-2E9C-101B-9397-08002B2CF9AE}" pid="4" name="Mendeley Citation Style_1">
    <vt:lpwstr>https://csl.mendeley.com/styles/596573831/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s://csl.mendeley.com/styles/596573831/ieee</vt:lpwstr>
  </property>
  <property fmtid="{D5CDD505-2E9C-101B-9397-08002B2CF9AE}" pid="18" name="Mendeley Recent Style Name 6_1">
    <vt:lpwstr>IEEE - No DOI</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